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230C" w:rsidRDefault="008E7DFF" w:rsidP="00722F5D">
      <w:pPr>
        <w:spacing w:line="480" w:lineRule="auto"/>
      </w:pPr>
      <w:r>
        <w:t>DISCUSSION</w:t>
      </w:r>
    </w:p>
    <w:p w:rsidR="00840B64" w:rsidRDefault="00A34A1A" w:rsidP="00722F5D">
      <w:pPr>
        <w:spacing w:line="480" w:lineRule="auto"/>
      </w:pPr>
      <w:r>
        <w:t>In this</w:t>
      </w:r>
      <w:r w:rsidR="00840B64">
        <w:t xml:space="preserve"> thesis</w:t>
      </w:r>
      <w:r>
        <w:t xml:space="preserve"> </w:t>
      </w:r>
      <w:r w:rsidR="008E7DFF">
        <w:t xml:space="preserve">I </w:t>
      </w:r>
      <w:r>
        <w:t>explored how natural and altered environmental conditions shape</w:t>
      </w:r>
      <w:r w:rsidRPr="00A34A1A">
        <w:t xml:space="preserve"> the ecology of riparian plant communities. </w:t>
      </w:r>
      <w:r w:rsidR="00840B64">
        <w:t xml:space="preserve">In this final chapter I aim to summarise the contribution of my thesis </w:t>
      </w:r>
      <w:r>
        <w:t>as a whole to</w:t>
      </w:r>
      <w:r w:rsidR="00840B64">
        <w:t xml:space="preserve"> the greater body of riparian plant ecology </w:t>
      </w:r>
      <w:r>
        <w:t>and river restoration research, and present some possible avenues for future work.</w:t>
      </w:r>
    </w:p>
    <w:p w:rsidR="00A34A1A" w:rsidRPr="00600A4F" w:rsidRDefault="00B63371" w:rsidP="00722F5D">
      <w:pPr>
        <w:spacing w:line="480" w:lineRule="auto"/>
        <w:rPr>
          <w:i/>
        </w:rPr>
      </w:pPr>
      <w:r w:rsidRPr="00600A4F">
        <w:rPr>
          <w:i/>
        </w:rPr>
        <w:t xml:space="preserve">Biogeographic </w:t>
      </w:r>
      <w:r w:rsidR="00396A1D">
        <w:rPr>
          <w:i/>
        </w:rPr>
        <w:t>context</w:t>
      </w:r>
    </w:p>
    <w:p w:rsidR="004E0083" w:rsidRDefault="00B63371" w:rsidP="00722F5D">
      <w:pPr>
        <w:spacing w:line="480" w:lineRule="auto"/>
      </w:pPr>
      <w:r>
        <w:t>The riparian plant communities described here were located primarily along coastally drained, mid-catchment rivers in partially constrained valley settings, spanning temperate and subtropical south-eastern Australia.</w:t>
      </w:r>
      <w:r w:rsidR="00641CB0">
        <w:t xml:space="preserve"> A map showing field sites surveyed in Chapters 2-4 is shown below.</w:t>
      </w:r>
      <w:r w:rsidR="008B6096">
        <w:t xml:space="preserve"> </w:t>
      </w:r>
      <w:r w:rsidR="0010097A">
        <w:t xml:space="preserve">Although no systematic review has summarised ecological knowledge of Australian riparian plant communities, more research attention appears to have been focused on </w:t>
      </w:r>
      <w:r w:rsidR="003825EE">
        <w:t>semi-arid, inland-</w:t>
      </w:r>
      <w:r w:rsidR="0010097A">
        <w:t>draining systems such as the Murray Darling Basin</w:t>
      </w:r>
      <w:r w:rsidR="0010097A">
        <w:t>,</w:t>
      </w:r>
      <w:r w:rsidR="0010097A">
        <w:t xml:space="preserve"> or larger tropical rivers, than</w:t>
      </w:r>
      <w:r w:rsidR="0010097A">
        <w:t xml:space="preserve"> these smaller</w:t>
      </w:r>
      <w:r w:rsidR="0010097A">
        <w:t xml:space="preserve"> </w:t>
      </w:r>
      <w:r w:rsidR="0010097A">
        <w:t>coastal systems.</w:t>
      </w:r>
    </w:p>
    <w:p w:rsidR="00580C10" w:rsidRDefault="0010097A" w:rsidP="00722F5D">
      <w:pPr>
        <w:spacing w:line="480" w:lineRule="auto"/>
      </w:pPr>
      <w:r>
        <w:t>Additionally, m</w:t>
      </w:r>
      <w:r w:rsidR="00631A0F">
        <w:t xml:space="preserve">uch of the canonical riparian plant ecology literature was written about </w:t>
      </w:r>
      <w:r w:rsidR="00206AB8">
        <w:t xml:space="preserve">alluvial </w:t>
      </w:r>
      <w:r w:rsidR="00631A0F">
        <w:t xml:space="preserve">river systems in Europe and North America </w:t>
      </w:r>
      <w:r w:rsidR="00631A0F">
        <w:fldChar w:fldCharType="begin" w:fldLock="1"/>
      </w:r>
      <w:r w:rsidR="00A8117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id" : "ITEM-3",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3",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4",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4", "issue" : "1", "issued" : { "date-parts" : [ [ "1989" ] ] }, "page" : "77-84", "title" : "Patterns of plant species richness along riverbanks", "type" : "article-journal", "volume" : "70" }, "uris" : [ "http://www.mendeley.com/documents/?uuid=f255698f-81f5-49b8-ba08-5de12a8a94ac" ] }, { "id" : "ITEM-5",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5", "issued" : { "date-parts" : [ [ "2005" ] ] }, "page" : "279-309", "title" : "Origins, patterns, and importance of heterogeneity in riparian systems", "type" : "article-journal" }, "uris" : [ "http://www.mendeley.com/documents/?uuid=40c4d560-ee04-4269-b3e6-c6484c9e80bd" ] } ], "mendeley" : { "formattedCitation" : "(Nilsson et al. 1989; Naiman and Decamps 1997; Tabacchi et al. 1998; Naiman et al. 2005; Corenblit et al. 2007)", "plainTextFormattedCitation" : "(Nilsson et al. 1989; Naiman and Decamps 1997; Tabacchi et al. 1998; Naiman et al. 2005; Corenblit et al. 2007)", "previouslyFormattedCitation" : "(Nilsson et al. 1989; Naiman and Decamps 1997; Tabacchi et al. 1998; Naiman et al. 2005; Corenblit et al. 2007)" }, "properties" : { "noteIndex" : 0 }, "schema" : "https://github.com/citation-style-language/schema/raw/master/csl-citation.json" }</w:instrText>
      </w:r>
      <w:r w:rsidR="00631A0F">
        <w:fldChar w:fldCharType="separate"/>
      </w:r>
      <w:r w:rsidR="008E7DFF" w:rsidRPr="008E7DFF">
        <w:rPr>
          <w:noProof/>
        </w:rPr>
        <w:t>(Nilsson et al. 1989; Naiman and Decamps 1997; Tabacchi et al. 1998; Naiman et al. 2005; Corenblit et al. 2007)</w:t>
      </w:r>
      <w:r w:rsidR="00631A0F">
        <w:fldChar w:fldCharType="end"/>
      </w:r>
      <w:r w:rsidR="00631A0F">
        <w:t xml:space="preserve">. </w:t>
      </w:r>
      <w:r w:rsidR="00580C10">
        <w:t xml:space="preserve">Flow regimes in south-eastern Australia diverge considerably from this canon: the seasonal regularity which characterises </w:t>
      </w:r>
      <w:proofErr w:type="spellStart"/>
      <w:r w:rsidR="00580C10">
        <w:t>nival</w:t>
      </w:r>
      <w:proofErr w:type="spellEnd"/>
      <w:r w:rsidR="00580C10">
        <w:t xml:space="preserve"> European and North American </w:t>
      </w:r>
      <w:r w:rsidR="00A8117A">
        <w:t xml:space="preserve">rivers </w:t>
      </w:r>
      <w:r w:rsidR="00580C10">
        <w:t>is</w:t>
      </w:r>
      <w:r w:rsidR="00212A6C">
        <w:t xml:space="preserve"> often</w:t>
      </w:r>
      <w:r w:rsidR="00580C10">
        <w:t xml:space="preserve"> </w:t>
      </w:r>
      <w:r w:rsidR="00580C10" w:rsidRPr="00212A6C">
        <w:rPr>
          <w:highlight w:val="yellow"/>
        </w:rPr>
        <w:t>replaced by</w:t>
      </w:r>
      <w:r w:rsidR="00580C10">
        <w:t xml:space="preserve"> substantial year-on-year variability</w:t>
      </w:r>
      <w:r w:rsidR="00A8117A">
        <w:t xml:space="preserve"> </w:t>
      </w:r>
      <w:r w:rsidR="00A8117A">
        <w:fldChar w:fldCharType="begin" w:fldLock="1"/>
      </w:r>
      <w:r w:rsidR="00600A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nd McMahon 1988; Peel et al. 2004)", "plainTextFormattedCitation" : "(Finlayson and McMahon 1988; Peel et al. 2004)", "previouslyFormattedCitation" : "(Peel et al. 2004)" }, "properties" : { "noteIndex" : 0 }, "schema" : "https://github.com/citation-style-language/schema/raw/master/csl-citation.json" }</w:instrText>
      </w:r>
      <w:r w:rsidR="00A8117A">
        <w:fldChar w:fldCharType="separate"/>
      </w:r>
      <w:r w:rsidR="00600A4F" w:rsidRPr="00600A4F">
        <w:rPr>
          <w:noProof/>
        </w:rPr>
        <w:t>(Finlayson and McMahon 1988; Peel et al. 2004)</w:t>
      </w:r>
      <w:r w:rsidR="00A8117A">
        <w:fldChar w:fldCharType="end"/>
      </w:r>
      <w:r w:rsidR="00A8117A">
        <w:t xml:space="preserve">. </w:t>
      </w:r>
      <w:r w:rsidR="00600A4F" w:rsidRPr="00600A4F">
        <w:t>South-eastern Australian plants do exhibit</w:t>
      </w:r>
      <w:r w:rsidR="00600A4F">
        <w:t xml:space="preserve"> </w:t>
      </w:r>
      <w:r w:rsidR="00600A4F" w:rsidRPr="00600A4F">
        <w:t>characteristic species-level responses to seasonality,</w:t>
      </w:r>
      <w:r w:rsidR="00600A4F">
        <w:t xml:space="preserve"> </w:t>
      </w:r>
      <w:r w:rsidR="00600A4F" w:rsidRPr="00600A4F">
        <w:t>although there is no general coordination of growth and</w:t>
      </w:r>
      <w:r w:rsidR="00600A4F">
        <w:t xml:space="preserve"> </w:t>
      </w:r>
      <w:r w:rsidR="00600A4F" w:rsidRPr="00600A4F">
        <w:t xml:space="preserve">reproduction </w:t>
      </w:r>
      <w:proofErr w:type="spellStart"/>
      <w:r w:rsidR="00600A4F" w:rsidRPr="00600A4F">
        <w:t>phenologies</w:t>
      </w:r>
      <w:proofErr w:type="spellEnd"/>
      <w:r w:rsidR="00600A4F" w:rsidRPr="00600A4F">
        <w:t xml:space="preserve"> as in the Northern Hemisphere</w:t>
      </w:r>
      <w:r w:rsidR="00600A4F">
        <w:t xml:space="preserve"> </w:t>
      </w:r>
      <w:r w:rsidR="00600A4F" w:rsidRPr="00600A4F">
        <w:t>(Ford, Paton &amp; Forde, 1979).</w:t>
      </w:r>
      <w:r w:rsidR="00600A4F">
        <w:t xml:space="preserve"> As such, Australian riparian plant communities are likely to be adapted to different environmental controls. </w:t>
      </w:r>
      <w:r w:rsidR="003F3E29">
        <w:t>In common with North American systems, however, the signature of rapid landscape modification has been etched deeply into fluvial landscapes. Many rivers have undergone irreversible state transitions following European settlement</w:t>
      </w:r>
      <w:r w:rsidR="00B21917">
        <w:t xml:space="preserve"> </w:t>
      </w:r>
      <w:r w:rsidR="00B21917" w:rsidRPr="00B21917">
        <w:t xml:space="preserve">(Knopf et al. 1988; </w:t>
      </w:r>
      <w:proofErr w:type="spellStart"/>
      <w:r w:rsidR="00B21917" w:rsidRPr="00B21917">
        <w:t>Fleischner</w:t>
      </w:r>
      <w:proofErr w:type="spellEnd"/>
      <w:r w:rsidR="00B21917" w:rsidRPr="00B21917">
        <w:t xml:space="preserve"> 1994; Wasson 1994; Brierley et al. 1999)</w:t>
      </w:r>
      <w:r w:rsidR="003F3E29">
        <w:t xml:space="preserve">, and the </w:t>
      </w:r>
      <w:r w:rsidR="003F3E29">
        <w:lastRenderedPageBreak/>
        <w:t>mid-20</w:t>
      </w:r>
      <w:r w:rsidR="003F3E29" w:rsidRPr="003F3E29">
        <w:rPr>
          <w:vertAlign w:val="superscript"/>
        </w:rPr>
        <w:t>th</w:t>
      </w:r>
      <w:r w:rsidR="003F3E29">
        <w:t xml:space="preserve"> century saw the rise of extensive flow impoundment schemes in both continents</w:t>
      </w:r>
      <w:r w:rsidR="00B21917">
        <w:t xml:space="preserve"> </w:t>
      </w:r>
      <w:r w:rsidR="00B21917">
        <w:fldChar w:fldCharType="begin" w:fldLock="1"/>
      </w:r>
      <w:r w:rsidR="00600A4F">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2",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et al. 2004; Graf 2006)", "plainTextFormattedCitation" : "(Lloyd et al. 2004; Graf 2006)", "previouslyFormattedCitation" : "(Lloyd et al. 2004; Graf 2006)" }, "properties" : { "noteIndex" : 0 }, "schema" : "https://github.com/citation-style-language/schema/raw/master/csl-citation.json" }</w:instrText>
      </w:r>
      <w:r w:rsidR="00B21917">
        <w:fldChar w:fldCharType="separate"/>
      </w:r>
      <w:r w:rsidR="00B21917" w:rsidRPr="00B21917">
        <w:rPr>
          <w:noProof/>
        </w:rPr>
        <w:t>(Lloyd et al. 2004; Graf 2006)</w:t>
      </w:r>
      <w:r w:rsidR="00B21917">
        <w:fldChar w:fldCharType="end"/>
      </w:r>
      <w:r w:rsidR="003F3E29">
        <w:t>.</w:t>
      </w:r>
    </w:p>
    <w:p w:rsidR="00212A6C" w:rsidRDefault="0010097A" w:rsidP="00722F5D">
      <w:pPr>
        <w:spacing w:line="480" w:lineRule="auto"/>
      </w:pPr>
      <w:r>
        <w:t xml:space="preserve">This body of work therefore contributes some fresh perspective to the global literature, from species pools subject to a different evolutionary history and operating under different environmental conditions to the most commonly described riparian ecosystems. </w:t>
      </w:r>
    </w:p>
    <w:p w:rsidR="00840B64" w:rsidRDefault="00840B64" w:rsidP="00722F5D">
      <w:pPr>
        <w:spacing w:line="480" w:lineRule="auto"/>
      </w:pPr>
    </w:p>
    <w:p w:rsidR="00641CB0" w:rsidRDefault="00DD04DA" w:rsidP="00722F5D">
      <w:pPr>
        <w:keepNext/>
        <w:spacing w:line="480" w:lineRule="auto"/>
      </w:pPr>
      <w:r>
        <w:rPr>
          <w:noProof/>
          <w:lang w:eastAsia="en-AU"/>
        </w:rPr>
        <w:drawing>
          <wp:inline distT="0" distB="0" distL="0" distR="0" wp14:anchorId="37EFDE81" wp14:editId="0837D874">
            <wp:extent cx="4189180" cy="3835054"/>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png"/>
                    <pic:cNvPicPr/>
                  </pic:nvPicPr>
                  <pic:blipFill>
                    <a:blip r:embed="rId6">
                      <a:extLst>
                        <a:ext uri="{28A0092B-C50C-407E-A947-70E740481C1C}">
                          <a14:useLocalDpi xmlns:a14="http://schemas.microsoft.com/office/drawing/2010/main" val="0"/>
                        </a:ext>
                      </a:extLst>
                    </a:blip>
                    <a:stretch>
                      <a:fillRect/>
                    </a:stretch>
                  </pic:blipFill>
                  <pic:spPr>
                    <a:xfrm>
                      <a:off x="0" y="0"/>
                      <a:ext cx="4195967" cy="3841267"/>
                    </a:xfrm>
                    <a:prstGeom prst="rect">
                      <a:avLst/>
                    </a:prstGeom>
                  </pic:spPr>
                </pic:pic>
              </a:graphicData>
            </a:graphic>
          </wp:inline>
        </w:drawing>
      </w:r>
    </w:p>
    <w:p w:rsidR="00DD04DA" w:rsidRDefault="00641CB0" w:rsidP="00722F5D">
      <w:pPr>
        <w:pStyle w:val="Caption"/>
        <w:spacing w:line="480" w:lineRule="auto"/>
      </w:pPr>
      <w:r>
        <w:t xml:space="preserve">Figure </w:t>
      </w:r>
      <w:r>
        <w:fldChar w:fldCharType="begin"/>
      </w:r>
      <w:r>
        <w:instrText xml:space="preserve"> SEQ Figure \* ARABIC </w:instrText>
      </w:r>
      <w:r>
        <w:fldChar w:fldCharType="separate"/>
      </w:r>
      <w:r>
        <w:rPr>
          <w:noProof/>
        </w:rPr>
        <w:t>1</w:t>
      </w:r>
      <w:r>
        <w:fldChar w:fldCharType="end"/>
      </w:r>
      <w:r>
        <w:t>. Map showing geographical distribution of field sites from Chapt</w:t>
      </w:r>
      <w:r w:rsidR="00AA1BAA">
        <w:t>ers 2 &amp; 3 (blue) and 4 (yellow)</w:t>
      </w:r>
      <w:r>
        <w:t xml:space="preserve"> </w:t>
      </w:r>
      <w:r w:rsidRPr="00641CB0">
        <w:rPr>
          <w:i w:val="0"/>
        </w:rPr>
        <w:t>(Google Maps 2015)</w:t>
      </w:r>
      <w:r w:rsidR="00AA1BAA">
        <w:rPr>
          <w:i w:val="0"/>
        </w:rPr>
        <w:t>.</w:t>
      </w:r>
    </w:p>
    <w:p w:rsidR="00396A1D" w:rsidRDefault="00396A1D" w:rsidP="00722F5D">
      <w:pPr>
        <w:spacing w:line="480" w:lineRule="auto"/>
      </w:pPr>
    </w:p>
    <w:p w:rsidR="00396A1D" w:rsidRDefault="00396A1D" w:rsidP="00722F5D">
      <w:pPr>
        <w:spacing w:line="480" w:lineRule="auto"/>
      </w:pPr>
    </w:p>
    <w:p w:rsidR="00396A1D" w:rsidRDefault="00396A1D" w:rsidP="00722F5D">
      <w:pPr>
        <w:spacing w:line="480" w:lineRule="auto"/>
      </w:pPr>
    </w:p>
    <w:p w:rsidR="00722F5D" w:rsidRDefault="00722F5D" w:rsidP="00722F5D">
      <w:pPr>
        <w:spacing w:line="480" w:lineRule="auto"/>
      </w:pPr>
    </w:p>
    <w:p w:rsidR="00396A1D" w:rsidRDefault="00396A1D" w:rsidP="00722F5D">
      <w:pPr>
        <w:spacing w:line="480" w:lineRule="auto"/>
      </w:pPr>
      <w:r>
        <w:lastRenderedPageBreak/>
        <w:t xml:space="preserve">The specific contributions of this thesis are best described according to the following themes: 1.) ecological responses to environmental heterogeneity, 2.) plant functional ecology, 3.) river restoration and riparian management. </w:t>
      </w:r>
    </w:p>
    <w:p w:rsidR="00396A1D" w:rsidRDefault="00396A1D" w:rsidP="00722F5D">
      <w:pPr>
        <w:spacing w:line="480" w:lineRule="auto"/>
      </w:pPr>
      <w:r w:rsidRPr="00396A1D">
        <w:rPr>
          <w:i/>
        </w:rPr>
        <w:t>Ecological responses to environmental heterogeneity</w:t>
      </w:r>
    </w:p>
    <w:p w:rsidR="00722F5D" w:rsidRPr="00722F5D" w:rsidRDefault="00722F5D" w:rsidP="00722F5D">
      <w:pPr>
        <w:spacing w:line="480" w:lineRule="auto"/>
      </w:pPr>
      <w:bookmarkStart w:id="0" w:name="_GoBack"/>
      <w:bookmarkEnd w:id="0"/>
    </w:p>
    <w:p w:rsidR="0056248B" w:rsidRDefault="0056248B" w:rsidP="00722F5D">
      <w:pPr>
        <w:spacing w:line="480" w:lineRule="auto"/>
      </w:pPr>
      <w:r>
        <w:t>Organise discussion into themes:</w:t>
      </w:r>
      <w:r w:rsidR="00C00527">
        <w:t xml:space="preserve">   </w:t>
      </w:r>
    </w:p>
    <w:p w:rsidR="000C2ABA" w:rsidRDefault="00F8248A" w:rsidP="00722F5D">
      <w:pPr>
        <w:pStyle w:val="ListParagraph"/>
        <w:numPr>
          <w:ilvl w:val="0"/>
          <w:numId w:val="2"/>
        </w:numPr>
        <w:spacing w:line="480" w:lineRule="auto"/>
      </w:pPr>
      <w:r>
        <w:t>Introduce themes</w:t>
      </w:r>
    </w:p>
    <w:p w:rsidR="00EC694E" w:rsidRDefault="00F8248A" w:rsidP="00722F5D">
      <w:pPr>
        <w:pStyle w:val="ListParagraph"/>
        <w:numPr>
          <w:ilvl w:val="0"/>
          <w:numId w:val="2"/>
        </w:numPr>
        <w:spacing w:line="480" w:lineRule="auto"/>
      </w:pPr>
      <w:r>
        <w:t>The relationship between environmental heterogeneity and diversity</w:t>
      </w:r>
    </w:p>
    <w:p w:rsidR="00F8248A" w:rsidRDefault="00F8248A" w:rsidP="00722F5D">
      <w:pPr>
        <w:pStyle w:val="ListParagraph"/>
        <w:numPr>
          <w:ilvl w:val="1"/>
          <w:numId w:val="2"/>
        </w:numPr>
        <w:spacing w:line="480" w:lineRule="auto"/>
      </w:pPr>
      <w:r>
        <w:t>Since Who?, understanding of diversity in terms of EH has been a mainstay of modern ecology</w:t>
      </w:r>
    </w:p>
    <w:p w:rsidR="00C32213" w:rsidRDefault="00B07971" w:rsidP="00722F5D">
      <w:pPr>
        <w:pStyle w:val="ListParagraph"/>
        <w:numPr>
          <w:ilvl w:val="1"/>
          <w:numId w:val="2"/>
        </w:numPr>
        <w:spacing w:line="480" w:lineRule="auto"/>
      </w:pPr>
      <w:r>
        <w:t>My work confirms importance of hydrological heterogeneity in shaping riparian plant assemblages</w:t>
      </w:r>
    </w:p>
    <w:p w:rsidR="00B07971" w:rsidRDefault="00B07971" w:rsidP="00722F5D">
      <w:pPr>
        <w:pStyle w:val="ListParagraph"/>
        <w:numPr>
          <w:ilvl w:val="1"/>
          <w:numId w:val="2"/>
        </w:numPr>
        <w:spacing w:line="480" w:lineRule="auto"/>
      </w:pPr>
      <w:r>
        <w:t>BUT it doesn’t appear to be equally important in all regions (all?)</w:t>
      </w:r>
    </w:p>
    <w:p w:rsidR="00B07971" w:rsidRDefault="00B07971" w:rsidP="00722F5D">
      <w:pPr>
        <w:pStyle w:val="ListParagraph"/>
        <w:numPr>
          <w:ilvl w:val="1"/>
          <w:numId w:val="2"/>
        </w:numPr>
        <w:spacing w:line="480" w:lineRule="auto"/>
      </w:pPr>
      <w:r>
        <w:t xml:space="preserve">More study of tropical river systems / developing world, and temperate systems from other regions e.g. NZ, </w:t>
      </w:r>
      <w:proofErr w:type="gramStart"/>
      <w:r>
        <w:t>south</w:t>
      </w:r>
      <w:proofErr w:type="gramEnd"/>
      <w:r>
        <w:t xml:space="preserve"> America, eastern US, which aren’t dominated by </w:t>
      </w:r>
      <w:proofErr w:type="spellStart"/>
      <w:r>
        <w:rPr>
          <w:i/>
        </w:rPr>
        <w:t>Populus</w:t>
      </w:r>
      <w:proofErr w:type="spellEnd"/>
      <w:r>
        <w:t>/</w:t>
      </w:r>
      <w:r>
        <w:rPr>
          <w:i/>
        </w:rPr>
        <w:t xml:space="preserve">Salix </w:t>
      </w:r>
      <w:r>
        <w:t xml:space="preserve">–type </w:t>
      </w:r>
      <w:r w:rsidR="00420008">
        <w:t>ecological strategies.</w:t>
      </w:r>
    </w:p>
    <w:p w:rsidR="00A8117A" w:rsidRDefault="003F3E29" w:rsidP="00722F5D">
      <w:pPr>
        <w:pStyle w:val="ListParagraph"/>
        <w:numPr>
          <w:ilvl w:val="1"/>
          <w:numId w:val="2"/>
        </w:numPr>
        <w:spacing w:line="480" w:lineRule="auto"/>
      </w:pPr>
      <w:r>
        <w:t>Do Australian plant communities have a unique relationship with flow heterogeneity?</w:t>
      </w:r>
    </w:p>
    <w:p w:rsidR="003F3E29" w:rsidRDefault="00A8117A" w:rsidP="00722F5D">
      <w:pPr>
        <w:pStyle w:val="ListParagraph"/>
        <w:numPr>
          <w:ilvl w:val="2"/>
          <w:numId w:val="2"/>
        </w:numPr>
        <w:spacing w:line="480" w:lineRule="auto"/>
      </w:pPr>
      <w:r>
        <w:t>The</w:t>
      </w:r>
      <w:r>
        <w:t xml:space="preserve"> Gondwanan species pool in Australia has evolved under a unique set of conditions, most notably the gradual transition towards </w:t>
      </w:r>
      <w:proofErr w:type="spellStart"/>
      <w:r>
        <w:t>aridification</w:t>
      </w:r>
      <w:proofErr w:type="spellEnd"/>
      <w:r>
        <w:t xml:space="preserve"> </w:t>
      </w:r>
      <w:proofErr w:type="gramStart"/>
      <w:r>
        <w:t>with  the</w:t>
      </w:r>
      <w:proofErr w:type="gramEnd"/>
      <w:r>
        <w:t xml:space="preserve"> lack of extensive glaciation during recent global glacial maxima.</w:t>
      </w:r>
    </w:p>
    <w:p w:rsidR="00A8117A" w:rsidRDefault="003F3E29" w:rsidP="00722F5D">
      <w:pPr>
        <w:pStyle w:val="ListParagraph"/>
        <w:numPr>
          <w:ilvl w:val="2"/>
          <w:numId w:val="2"/>
        </w:numPr>
        <w:spacing w:line="480" w:lineRule="auto"/>
      </w:pPr>
      <w:r>
        <w:t xml:space="preserve">Radiation of </w:t>
      </w:r>
      <w:proofErr w:type="spellStart"/>
      <w:r>
        <w:t>Myrtaceae</w:t>
      </w:r>
      <w:proofErr w:type="spellEnd"/>
      <w:r>
        <w:t xml:space="preserve">, </w:t>
      </w:r>
      <w:proofErr w:type="spellStart"/>
      <w:r>
        <w:t>Ericaceae</w:t>
      </w:r>
      <w:proofErr w:type="spellEnd"/>
      <w:r>
        <w:t xml:space="preserve">, </w:t>
      </w:r>
      <w:proofErr w:type="spellStart"/>
      <w:r>
        <w:t>Protaceae</w:t>
      </w:r>
      <w:proofErr w:type="spellEnd"/>
      <w:r>
        <w:t xml:space="preserve">, </w:t>
      </w:r>
      <w:proofErr w:type="spellStart"/>
      <w:r>
        <w:t>Fabaceae</w:t>
      </w:r>
      <w:proofErr w:type="spellEnd"/>
      <w:r w:rsidR="00A8117A">
        <w:tab/>
      </w:r>
      <w:r>
        <w:t>- replacement of less stress tolerant clades</w:t>
      </w:r>
    </w:p>
    <w:p w:rsidR="00A34A1A" w:rsidRDefault="00A34A1A" w:rsidP="00722F5D">
      <w:pPr>
        <w:pStyle w:val="ListParagraph"/>
        <w:numPr>
          <w:ilvl w:val="0"/>
          <w:numId w:val="2"/>
        </w:numPr>
        <w:spacing w:line="480" w:lineRule="auto"/>
      </w:pPr>
      <w:r>
        <w:t>Functional ecology</w:t>
      </w:r>
    </w:p>
    <w:p w:rsidR="00A34A1A" w:rsidRDefault="00A34A1A" w:rsidP="00722F5D">
      <w:pPr>
        <w:pStyle w:val="ListParagraph"/>
        <w:numPr>
          <w:ilvl w:val="1"/>
          <w:numId w:val="2"/>
        </w:numPr>
        <w:spacing w:line="480" w:lineRule="auto"/>
      </w:pPr>
      <w:r>
        <w:lastRenderedPageBreak/>
        <w:t xml:space="preserve">Riparian veg communities are great models systems for studying environmentally controlled community assembly due strong fluvial control on resource and energy gradients. </w:t>
      </w:r>
    </w:p>
    <w:p w:rsidR="00A34A1A" w:rsidRDefault="00A34A1A" w:rsidP="00722F5D">
      <w:pPr>
        <w:pStyle w:val="ListParagraph"/>
        <w:numPr>
          <w:ilvl w:val="1"/>
          <w:numId w:val="2"/>
        </w:numPr>
        <w:spacing w:line="480" w:lineRule="auto"/>
      </w:pPr>
      <w:r>
        <w:t xml:space="preserve">We found evidence that ecological strategies and associated trait syndromes strongly selected for flow response. </w:t>
      </w:r>
    </w:p>
    <w:p w:rsidR="00A34A1A" w:rsidRDefault="00A34A1A" w:rsidP="00722F5D">
      <w:pPr>
        <w:pStyle w:val="ListParagraph"/>
        <w:numPr>
          <w:ilvl w:val="1"/>
          <w:numId w:val="2"/>
        </w:numPr>
        <w:spacing w:line="480" w:lineRule="auto"/>
      </w:pPr>
      <w:r>
        <w:t>WD literature &amp; fast / slow strategies</w:t>
      </w:r>
    </w:p>
    <w:p w:rsidR="00A34A1A" w:rsidRDefault="00A34A1A" w:rsidP="00722F5D">
      <w:pPr>
        <w:pStyle w:val="ListParagraph"/>
        <w:numPr>
          <w:ilvl w:val="1"/>
          <w:numId w:val="2"/>
        </w:numPr>
        <w:spacing w:line="480" w:lineRule="auto"/>
      </w:pPr>
      <w:r>
        <w:t>Tie-ins with disturbance ecology, invasion ecology</w:t>
      </w:r>
    </w:p>
    <w:p w:rsidR="00C32213" w:rsidRDefault="00C32213" w:rsidP="00722F5D">
      <w:pPr>
        <w:pStyle w:val="ListParagraph"/>
        <w:numPr>
          <w:ilvl w:val="0"/>
          <w:numId w:val="2"/>
        </w:numPr>
        <w:spacing w:line="480" w:lineRule="auto"/>
      </w:pPr>
      <w:r>
        <w:t>Management</w:t>
      </w:r>
    </w:p>
    <w:p w:rsidR="00C32213" w:rsidRDefault="00C32213" w:rsidP="00722F5D">
      <w:pPr>
        <w:pStyle w:val="ListParagraph"/>
        <w:numPr>
          <w:ilvl w:val="1"/>
          <w:numId w:val="2"/>
        </w:numPr>
        <w:spacing w:line="480" w:lineRule="auto"/>
      </w:pPr>
      <w:r>
        <w:t>Multiple drivers of community assembly</w:t>
      </w:r>
    </w:p>
    <w:p w:rsidR="00D50220" w:rsidRDefault="00D50220" w:rsidP="00722F5D">
      <w:pPr>
        <w:pStyle w:val="ListParagraph"/>
        <w:numPr>
          <w:ilvl w:val="2"/>
          <w:numId w:val="2"/>
        </w:numPr>
        <w:spacing w:line="480" w:lineRule="auto"/>
      </w:pPr>
      <w:r>
        <w:t>Reign of hydrology (confirmation)</w:t>
      </w:r>
    </w:p>
    <w:p w:rsidR="00C32213" w:rsidRDefault="00C32213" w:rsidP="00722F5D">
      <w:pPr>
        <w:pStyle w:val="ListParagraph"/>
        <w:numPr>
          <w:ilvl w:val="1"/>
          <w:numId w:val="2"/>
        </w:numPr>
        <w:spacing w:line="480" w:lineRule="auto"/>
      </w:pPr>
      <w:r>
        <w:t>Environmental flows</w:t>
      </w:r>
    </w:p>
    <w:p w:rsidR="00D50220" w:rsidRDefault="00D50220" w:rsidP="00722F5D">
      <w:pPr>
        <w:pStyle w:val="ListParagraph"/>
        <w:numPr>
          <w:ilvl w:val="2"/>
          <w:numId w:val="2"/>
        </w:numPr>
        <w:spacing w:line="480" w:lineRule="auto"/>
      </w:pPr>
      <w:r>
        <w:t xml:space="preserve">What’s </w:t>
      </w:r>
      <w:r>
        <w:t>my</w:t>
      </w:r>
      <w:r>
        <w:t xml:space="preserve"> contribution to the </w:t>
      </w:r>
      <w:proofErr w:type="spellStart"/>
      <w:r>
        <w:t>env</w:t>
      </w:r>
      <w:proofErr w:type="spellEnd"/>
      <w:r>
        <w:t xml:space="preserve"> flows literature?</w:t>
      </w:r>
    </w:p>
    <w:p w:rsidR="00D50220" w:rsidRDefault="00D50220" w:rsidP="00722F5D">
      <w:pPr>
        <w:pStyle w:val="ListParagraph"/>
        <w:numPr>
          <w:ilvl w:val="2"/>
          <w:numId w:val="2"/>
        </w:numPr>
        <w:spacing w:line="480" w:lineRule="auto"/>
      </w:pPr>
      <w:r>
        <w:t xml:space="preserve">Could </w:t>
      </w:r>
      <w:proofErr w:type="spellStart"/>
      <w:r>
        <w:t>env</w:t>
      </w:r>
      <w:proofErr w:type="spellEnd"/>
      <w:r>
        <w:t xml:space="preserve"> flows realistically have a predictable effect on diversity in these systems?</w:t>
      </w:r>
    </w:p>
    <w:p w:rsidR="00D50220" w:rsidRDefault="00D50220" w:rsidP="00722F5D">
      <w:pPr>
        <w:pStyle w:val="ListParagraph"/>
        <w:numPr>
          <w:ilvl w:val="2"/>
          <w:numId w:val="2"/>
        </w:numPr>
        <w:spacing w:line="480" w:lineRule="auto"/>
      </w:pPr>
      <w:r>
        <w:t>Do fine-grained species specific studies need to be done?</w:t>
      </w:r>
    </w:p>
    <w:p w:rsidR="00C32213" w:rsidRDefault="00C32213" w:rsidP="00722F5D">
      <w:pPr>
        <w:pStyle w:val="ListParagraph"/>
        <w:numPr>
          <w:ilvl w:val="1"/>
          <w:numId w:val="2"/>
        </w:numPr>
        <w:spacing w:line="480" w:lineRule="auto"/>
      </w:pPr>
      <w:r>
        <w:t>Biodiversity / resilience / ecosystem functioning / ecosystem services</w:t>
      </w:r>
    </w:p>
    <w:p w:rsidR="00CC4367" w:rsidRDefault="00CC4367" w:rsidP="00722F5D">
      <w:pPr>
        <w:pStyle w:val="ListParagraph"/>
        <w:numPr>
          <w:ilvl w:val="1"/>
          <w:numId w:val="2"/>
        </w:numPr>
        <w:spacing w:line="480" w:lineRule="auto"/>
      </w:pPr>
      <w:r>
        <w:t>Climate change</w:t>
      </w:r>
    </w:p>
    <w:p w:rsidR="00F8248A" w:rsidRDefault="00A218C4" w:rsidP="00722F5D">
      <w:pPr>
        <w:pStyle w:val="ListParagraph"/>
        <w:numPr>
          <w:ilvl w:val="1"/>
          <w:numId w:val="2"/>
        </w:numPr>
        <w:spacing w:line="480" w:lineRule="auto"/>
      </w:pPr>
      <w:r>
        <w:t>Invasion</w:t>
      </w:r>
    </w:p>
    <w:p w:rsidR="00F8248A" w:rsidRDefault="00F8248A" w:rsidP="00722F5D">
      <w:pPr>
        <w:pStyle w:val="ListParagraph"/>
        <w:numPr>
          <w:ilvl w:val="1"/>
          <w:numId w:val="2"/>
        </w:numPr>
        <w:spacing w:line="480" w:lineRule="auto"/>
      </w:pPr>
      <w:r>
        <w:t>Quantitatively derived flow-response guilds</w:t>
      </w:r>
    </w:p>
    <w:p w:rsidR="0056248B" w:rsidRPr="0056248B" w:rsidRDefault="0056248B" w:rsidP="00722F5D">
      <w:pPr>
        <w:tabs>
          <w:tab w:val="left" w:pos="2638"/>
        </w:tabs>
        <w:spacing w:line="480" w:lineRule="auto"/>
      </w:pPr>
    </w:p>
    <w:sectPr w:rsidR="0056248B" w:rsidRPr="005624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DD678CC"/>
    <w:multiLevelType w:val="hybridMultilevel"/>
    <w:tmpl w:val="0368EC14"/>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1115E9"/>
    <w:multiLevelType w:val="hybridMultilevel"/>
    <w:tmpl w:val="675EEAB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BC803AD"/>
    <w:multiLevelType w:val="hybridMultilevel"/>
    <w:tmpl w:val="9D381A20"/>
    <w:lvl w:ilvl="0" w:tplc="38DA56D4">
      <w:start w:val="4"/>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48B"/>
    <w:rsid w:val="000C2ABA"/>
    <w:rsid w:val="000D3574"/>
    <w:rsid w:val="0010097A"/>
    <w:rsid w:val="00206AB8"/>
    <w:rsid w:val="00212A6C"/>
    <w:rsid w:val="003825EE"/>
    <w:rsid w:val="00396A1D"/>
    <w:rsid w:val="003F3E29"/>
    <w:rsid w:val="00420008"/>
    <w:rsid w:val="004E0083"/>
    <w:rsid w:val="0056039D"/>
    <w:rsid w:val="0056248B"/>
    <w:rsid w:val="00580C10"/>
    <w:rsid w:val="00600A4F"/>
    <w:rsid w:val="00631A0F"/>
    <w:rsid w:val="00641CB0"/>
    <w:rsid w:val="00722F5D"/>
    <w:rsid w:val="00840B64"/>
    <w:rsid w:val="008B6096"/>
    <w:rsid w:val="008E7DFF"/>
    <w:rsid w:val="0097230C"/>
    <w:rsid w:val="00A218C4"/>
    <w:rsid w:val="00A34A1A"/>
    <w:rsid w:val="00A8117A"/>
    <w:rsid w:val="00AA1BAA"/>
    <w:rsid w:val="00B07971"/>
    <w:rsid w:val="00B21917"/>
    <w:rsid w:val="00B63371"/>
    <w:rsid w:val="00BE2511"/>
    <w:rsid w:val="00C00527"/>
    <w:rsid w:val="00C32213"/>
    <w:rsid w:val="00C80BDA"/>
    <w:rsid w:val="00CC4367"/>
    <w:rsid w:val="00D50220"/>
    <w:rsid w:val="00DD04DA"/>
    <w:rsid w:val="00EC694E"/>
    <w:rsid w:val="00F824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50CDC55-E8D4-413D-B237-72337AAAC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248B"/>
    <w:pPr>
      <w:ind w:left="720"/>
      <w:contextualSpacing/>
    </w:pPr>
  </w:style>
  <w:style w:type="paragraph" w:styleId="Caption">
    <w:name w:val="caption"/>
    <w:basedOn w:val="Normal"/>
    <w:next w:val="Normal"/>
    <w:uiPriority w:val="35"/>
    <w:unhideWhenUsed/>
    <w:qFormat/>
    <w:rsid w:val="00641CB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6E10A-4341-4456-ACE6-F06B8DB1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4</Pages>
  <Words>2445</Words>
  <Characters>14724</Characters>
  <Application>Microsoft Office Word</Application>
  <DocSecurity>0</DocSecurity>
  <Lines>201</Lines>
  <Paragraphs>5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7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8</cp:revision>
  <dcterms:created xsi:type="dcterms:W3CDTF">2015-08-07T03:00:00Z</dcterms:created>
  <dcterms:modified xsi:type="dcterms:W3CDTF">2015-08-08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